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E6CD19" w14:textId="03A939E1" w:rsidR="00391DBF" w:rsidRPr="00F039FB" w:rsidRDefault="007A2EF7">
      <w:pPr>
        <w:rPr>
          <w:rFonts w:ascii="Arial" w:hAnsi="Arial"/>
          <w:b/>
          <w:sz w:val="28"/>
          <w:szCs w:val="28"/>
        </w:rPr>
      </w:pPr>
      <w:r>
        <w:rPr>
          <w:rFonts w:ascii="Arial" w:hAnsi="Arial"/>
          <w:b/>
          <w:sz w:val="28"/>
          <w:szCs w:val="28"/>
        </w:rPr>
        <w:t>Figure 5-</w:t>
      </w:r>
      <w:r w:rsidR="00744215">
        <w:rPr>
          <w:rFonts w:ascii="Arial" w:hAnsi="Arial"/>
          <w:b/>
          <w:sz w:val="28"/>
          <w:szCs w:val="28"/>
        </w:rPr>
        <w:t xml:space="preserve">source </w:t>
      </w:r>
      <w:r w:rsidR="0050796C">
        <w:rPr>
          <w:rFonts w:ascii="Arial" w:hAnsi="Arial"/>
          <w:b/>
          <w:sz w:val="28"/>
          <w:szCs w:val="28"/>
        </w:rPr>
        <w:t>data 2</w:t>
      </w:r>
      <w:bookmarkStart w:id="0" w:name="_GoBack"/>
      <w:bookmarkEnd w:id="0"/>
      <w:r w:rsidR="00AE3A61" w:rsidRPr="00F039FB">
        <w:rPr>
          <w:rFonts w:ascii="Arial" w:hAnsi="Arial"/>
          <w:b/>
          <w:sz w:val="28"/>
          <w:szCs w:val="28"/>
        </w:rPr>
        <w:t xml:space="preserve">. </w:t>
      </w:r>
      <w:r w:rsidR="00235CC2" w:rsidRPr="00F039FB">
        <w:rPr>
          <w:rFonts w:ascii="Arial" w:hAnsi="Arial"/>
          <w:b/>
          <w:sz w:val="28"/>
          <w:szCs w:val="28"/>
        </w:rPr>
        <w:t xml:space="preserve">Comparison of mouse </w:t>
      </w:r>
      <w:r w:rsidR="00C32FEF" w:rsidRPr="00F039FB">
        <w:rPr>
          <w:rFonts w:ascii="Arial" w:hAnsi="Arial" w:cs="Arial"/>
          <w:b/>
          <w:sz w:val="28"/>
          <w:szCs w:val="28"/>
        </w:rPr>
        <w:t xml:space="preserve">genes up- and down-regulated in </w:t>
      </w:r>
      <w:r w:rsidR="00C32FEF" w:rsidRPr="00F039FB">
        <w:rPr>
          <w:rFonts w:ascii="Arial" w:hAnsi="Arial" w:cs="Arial"/>
          <w:b/>
          <w:i/>
          <w:sz w:val="28"/>
          <w:szCs w:val="28"/>
        </w:rPr>
        <w:t>Cdx2</w:t>
      </w:r>
      <w:r w:rsidR="00C32FEF" w:rsidRPr="00F039FB">
        <w:rPr>
          <w:rFonts w:ascii="Arial" w:hAnsi="Arial" w:cs="Arial"/>
          <w:b/>
          <w:i/>
          <w:sz w:val="28"/>
          <w:szCs w:val="28"/>
          <w:vertAlign w:val="superscript"/>
        </w:rPr>
        <w:t>-/-</w:t>
      </w:r>
      <w:r w:rsidR="00C32FEF" w:rsidRPr="00F039FB">
        <w:rPr>
          <w:rFonts w:ascii="Arial" w:hAnsi="Arial" w:cs="Arial"/>
          <w:b/>
          <w:i/>
          <w:sz w:val="28"/>
          <w:szCs w:val="28"/>
        </w:rPr>
        <w:t>Braf</w:t>
      </w:r>
      <w:r w:rsidR="00C32FEF" w:rsidRPr="00F039FB">
        <w:rPr>
          <w:rFonts w:ascii="Arial" w:hAnsi="Arial" w:cs="Arial"/>
          <w:b/>
          <w:i/>
          <w:sz w:val="28"/>
          <w:szCs w:val="28"/>
          <w:vertAlign w:val="superscript"/>
        </w:rPr>
        <w:t>V600E</w:t>
      </w:r>
      <w:r w:rsidR="00C32FEF" w:rsidRPr="00F039FB">
        <w:rPr>
          <w:rFonts w:ascii="Arial" w:hAnsi="Arial" w:cs="Arial"/>
          <w:b/>
          <w:sz w:val="28"/>
          <w:szCs w:val="28"/>
        </w:rPr>
        <w:t xml:space="preserve"> tumors to </w:t>
      </w:r>
      <w:r w:rsidR="00F039FB" w:rsidRPr="00F039FB">
        <w:rPr>
          <w:rFonts w:ascii="Arial" w:hAnsi="Arial" w:cs="Arial"/>
          <w:b/>
          <w:sz w:val="28"/>
          <w:szCs w:val="28"/>
        </w:rPr>
        <w:t>gene signature</w:t>
      </w:r>
      <w:r w:rsidR="00211C92">
        <w:rPr>
          <w:rFonts w:ascii="Arial" w:hAnsi="Arial" w:cs="Arial"/>
          <w:b/>
          <w:sz w:val="28"/>
          <w:szCs w:val="28"/>
        </w:rPr>
        <w:t>s</w:t>
      </w:r>
      <w:r w:rsidR="00F039FB" w:rsidRPr="00F039FB">
        <w:rPr>
          <w:rFonts w:ascii="Arial" w:hAnsi="Arial" w:cs="Arial"/>
          <w:b/>
          <w:sz w:val="28"/>
          <w:szCs w:val="28"/>
        </w:rPr>
        <w:t xml:space="preserve"> from </w:t>
      </w:r>
      <w:r w:rsidR="00C32FEF" w:rsidRPr="00F039FB">
        <w:rPr>
          <w:rFonts w:ascii="Arial" w:hAnsi="Arial" w:cs="Arial"/>
          <w:b/>
          <w:sz w:val="28"/>
          <w:szCs w:val="28"/>
        </w:rPr>
        <w:t>human</w:t>
      </w:r>
      <w:r w:rsidR="00C608C7" w:rsidRPr="00F039FB">
        <w:rPr>
          <w:rFonts w:ascii="Arial" w:hAnsi="Arial" w:cs="Arial"/>
          <w:b/>
          <w:sz w:val="28"/>
          <w:szCs w:val="28"/>
        </w:rPr>
        <w:t xml:space="preserve"> CRCs with low Cdx2 expression and </w:t>
      </w:r>
      <w:r w:rsidR="00C608C7" w:rsidRPr="00F039FB">
        <w:rPr>
          <w:rFonts w:ascii="Arial" w:hAnsi="Arial" w:cs="Arial"/>
          <w:b/>
          <w:i/>
          <w:sz w:val="28"/>
          <w:szCs w:val="28"/>
        </w:rPr>
        <w:t>Braf</w:t>
      </w:r>
      <w:r w:rsidR="00C608C7" w:rsidRPr="00F039FB">
        <w:rPr>
          <w:rFonts w:ascii="Arial" w:hAnsi="Arial" w:cs="Arial"/>
          <w:b/>
          <w:i/>
          <w:sz w:val="28"/>
          <w:szCs w:val="28"/>
          <w:vertAlign w:val="superscript"/>
        </w:rPr>
        <w:t>V600E</w:t>
      </w:r>
      <w:r w:rsidR="00C608C7" w:rsidRPr="00F039FB">
        <w:rPr>
          <w:rFonts w:ascii="Arial" w:hAnsi="Arial" w:cs="Arial"/>
          <w:b/>
          <w:sz w:val="28"/>
          <w:szCs w:val="28"/>
        </w:rPr>
        <w:t xml:space="preserve"> mutation </w:t>
      </w:r>
      <w:r w:rsidR="00F039FB" w:rsidRPr="00F039FB">
        <w:rPr>
          <w:rFonts w:ascii="Arial" w:hAnsi="Arial" w:cs="Arial"/>
          <w:b/>
          <w:sz w:val="28"/>
          <w:szCs w:val="28"/>
        </w:rPr>
        <w:t xml:space="preserve">(TCGA data) </w:t>
      </w:r>
      <w:r w:rsidR="00C608C7" w:rsidRPr="00F039FB">
        <w:rPr>
          <w:rFonts w:ascii="Arial" w:hAnsi="Arial" w:cs="Arial"/>
          <w:b/>
          <w:sz w:val="28"/>
          <w:szCs w:val="28"/>
        </w:rPr>
        <w:t>and human</w:t>
      </w:r>
      <w:r w:rsidR="00F039FB" w:rsidRPr="00F039FB">
        <w:rPr>
          <w:rFonts w:ascii="Arial" w:hAnsi="Arial" w:cs="Arial"/>
          <w:b/>
          <w:sz w:val="28"/>
          <w:szCs w:val="28"/>
        </w:rPr>
        <w:t xml:space="preserve"> serrated carcinomas.</w:t>
      </w:r>
      <w:r w:rsidR="00C608C7" w:rsidRPr="00F039FB">
        <w:rPr>
          <w:rFonts w:ascii="Arial" w:hAnsi="Arial" w:cs="Arial"/>
          <w:b/>
          <w:sz w:val="28"/>
          <w:szCs w:val="28"/>
        </w:rPr>
        <w:t xml:space="preserve"> </w:t>
      </w:r>
    </w:p>
    <w:tbl>
      <w:tblPr>
        <w:tblW w:w="0" w:type="auto"/>
        <w:tblInd w:w="78" w:type="dxa"/>
        <w:tblLayout w:type="fixed"/>
        <w:tblLook w:val="0000" w:firstRow="0" w:lastRow="0" w:firstColumn="0" w:lastColumn="0" w:noHBand="0" w:noVBand="0"/>
      </w:tblPr>
      <w:tblGrid>
        <w:gridCol w:w="1650"/>
        <w:gridCol w:w="990"/>
        <w:gridCol w:w="955"/>
        <w:gridCol w:w="1210"/>
        <w:gridCol w:w="1209"/>
        <w:gridCol w:w="1486"/>
        <w:gridCol w:w="450"/>
        <w:gridCol w:w="720"/>
        <w:gridCol w:w="496"/>
        <w:gridCol w:w="944"/>
      </w:tblGrid>
      <w:tr w:rsidR="007A408A" w14:paraId="1254E948" w14:textId="77777777" w:rsidTr="007A408A">
        <w:trPr>
          <w:trHeight w:val="312"/>
        </w:trPr>
        <w:tc>
          <w:tcPr>
            <w:tcW w:w="1650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</w:tcPr>
          <w:p w14:paraId="6C5727B9" w14:textId="77777777" w:rsidR="007A408A" w:rsidRPr="00F039FB" w:rsidRDefault="007A408A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039FB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>TCGA data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69BD6EC" w14:textId="77777777" w:rsidR="007A408A" w:rsidRDefault="007A408A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470" w:type="dxa"/>
            <w:gridSpan w:val="8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</w:tcPr>
          <w:p w14:paraId="6CD3BF0B" w14:textId="796D9055" w:rsidR="007A408A" w:rsidRDefault="007A408A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18 V600E+CDX2lo vs. </w:t>
            </w:r>
            <w:r w:rsidRPr="00A34CFE">
              <w:rPr>
                <w:rFonts w:ascii="Calibri" w:hAnsi="Calibri" w:cs="Calibri"/>
                <w:sz w:val="24"/>
                <w:szCs w:val="24"/>
              </w:rPr>
              <w:t>104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 WT+CDX2hi tumors, </w:t>
            </w:r>
            <w:r>
              <w:rPr>
                <w:rFonts w:ascii="Calibri" w:hAnsi="Calibri" w:cs="Calibri"/>
                <w:i/>
                <w:iCs/>
                <w:color w:val="000000"/>
                <w:sz w:val="24"/>
                <w:szCs w:val="24"/>
              </w:rPr>
              <w:t>P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>&lt;</w:t>
            </w:r>
            <w:proofErr w:type="gramStart"/>
            <w:r>
              <w:rPr>
                <w:rFonts w:ascii="Calibri" w:hAnsi="Calibri" w:cs="Calibri"/>
                <w:color w:val="000000"/>
                <w:sz w:val="24"/>
                <w:szCs w:val="24"/>
              </w:rPr>
              <w:t>.01</w:t>
            </w:r>
            <w:proofErr w:type="gramEnd"/>
            <w:r>
              <w:rPr>
                <w:rFonts w:ascii="Calibri" w:hAnsi="Calibri" w:cs="Calibri"/>
                <w:color w:val="000000"/>
                <w:sz w:val="24"/>
                <w:szCs w:val="24"/>
              </w:rPr>
              <w:t>, FC&gt;1.3</w:t>
            </w:r>
          </w:p>
        </w:tc>
      </w:tr>
      <w:tr w:rsidR="0098120B" w14:paraId="24B811A6" w14:textId="77777777" w:rsidTr="007A408A">
        <w:trPr>
          <w:trHeight w:val="326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6C6902AA" w14:textId="77777777" w:rsidR="0098120B" w:rsidRDefault="0098120B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39816F7" w14:textId="77777777" w:rsidR="0098120B" w:rsidRDefault="0098120B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55" w:type="dxa"/>
            <w:tcBorders>
              <w:top w:val="nil"/>
              <w:left w:val="nil"/>
              <w:bottom w:val="nil"/>
              <w:right w:val="nil"/>
            </w:tcBorders>
          </w:tcPr>
          <w:p w14:paraId="4CB5C816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up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</w:tcPr>
          <w:p w14:paraId="74C9E355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neither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14:paraId="002330F0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down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611920CE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1C0C72D4" w14:textId="77777777" w:rsidR="0098120B" w:rsidRDefault="0098120B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gridSpan w:val="3"/>
            <w:tcBorders>
              <w:top w:val="nil"/>
              <w:left w:val="nil"/>
              <w:bottom w:val="nil"/>
              <w:right w:val="single" w:sz="6" w:space="0" w:color="auto"/>
            </w:tcBorders>
          </w:tcPr>
          <w:p w14:paraId="6E21E0C0" w14:textId="4F41B627" w:rsidR="0098120B" w:rsidRDefault="0098120B" w:rsidP="0098120B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Observed/Expected</w:t>
            </w:r>
          </w:p>
        </w:tc>
      </w:tr>
      <w:tr w:rsidR="00391DBF" w14:paraId="0EB50390" w14:textId="77777777" w:rsidTr="00AE3A61">
        <w:trPr>
          <w:trHeight w:val="312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4489D65C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Cdx2 by </w:t>
            </w:r>
            <w:proofErr w:type="spellStart"/>
            <w:r>
              <w:rPr>
                <w:rFonts w:ascii="Calibri" w:hAnsi="Calibri" w:cs="Calibri"/>
                <w:color w:val="000000"/>
                <w:sz w:val="24"/>
                <w:szCs w:val="24"/>
              </w:rPr>
              <w:t>Braf</w:t>
            </w:r>
            <w:proofErr w:type="spellEnd"/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6F16514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up</w:t>
            </w:r>
          </w:p>
        </w:tc>
        <w:tc>
          <w:tcPr>
            <w:tcW w:w="95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</w:tcPr>
          <w:p w14:paraId="25BFB26B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390</w:t>
            </w:r>
          </w:p>
        </w:tc>
        <w:tc>
          <w:tcPr>
            <w:tcW w:w="121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62C79FA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772</w:t>
            </w:r>
          </w:p>
        </w:tc>
        <w:tc>
          <w:tcPr>
            <w:tcW w:w="1209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</w:tcPr>
          <w:p w14:paraId="3350541F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2BB7FD1C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274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4C75D876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</w:tcPr>
          <w:p w14:paraId="5FFE1709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.75</w:t>
            </w:r>
          </w:p>
        </w:tc>
        <w:tc>
          <w:tcPr>
            <w:tcW w:w="49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1C68AE3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single" w:sz="12" w:space="0" w:color="auto"/>
              <w:left w:val="nil"/>
              <w:bottom w:val="nil"/>
              <w:right w:val="single" w:sz="6" w:space="0" w:color="auto"/>
            </w:tcBorders>
          </w:tcPr>
          <w:p w14:paraId="28CAFF68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0.59</w:t>
            </w:r>
          </w:p>
        </w:tc>
      </w:tr>
      <w:tr w:rsidR="00391DBF" w14:paraId="6C84F57B" w14:textId="77777777" w:rsidTr="00AE3A61">
        <w:trPr>
          <w:trHeight w:val="312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5156696D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interactio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B176AB0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neither</w:t>
            </w:r>
          </w:p>
        </w:tc>
        <w:tc>
          <w:tcPr>
            <w:tcW w:w="955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4C64D7F3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274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</w:tcPr>
          <w:p w14:paraId="53BD626A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9396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3754DE2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054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6639949E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3724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4A07501C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15990C6E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496" w:type="dxa"/>
            <w:tcBorders>
              <w:top w:val="nil"/>
              <w:left w:val="nil"/>
              <w:bottom w:val="nil"/>
              <w:right w:val="nil"/>
            </w:tcBorders>
          </w:tcPr>
          <w:p w14:paraId="2B7E8BAA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single" w:sz="6" w:space="0" w:color="auto"/>
            </w:tcBorders>
          </w:tcPr>
          <w:p w14:paraId="30C0B8F9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391DBF" w14:paraId="3A6EC78F" w14:textId="77777777" w:rsidTr="00AE3A61">
        <w:trPr>
          <w:trHeight w:val="326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43CA6565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i/>
                <w:iCs/>
                <w:color w:val="000000"/>
                <w:sz w:val="24"/>
                <w:szCs w:val="24"/>
              </w:rPr>
              <w:t>P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>&lt;.01, FC&gt;1.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6A0BB51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down</w:t>
            </w:r>
          </w:p>
        </w:tc>
        <w:tc>
          <w:tcPr>
            <w:tcW w:w="955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</w:tcPr>
          <w:p w14:paraId="1F3EF449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D2E5089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378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p w14:paraId="04D48492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78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67EE7E9F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632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437C92B2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</w:tcPr>
          <w:p w14:paraId="1D1496F3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0.69</w:t>
            </w:r>
          </w:p>
        </w:tc>
        <w:tc>
          <w:tcPr>
            <w:tcW w:w="49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9EFAB6A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single" w:sz="12" w:space="0" w:color="auto"/>
              <w:right w:val="single" w:sz="6" w:space="0" w:color="auto"/>
            </w:tcBorders>
          </w:tcPr>
          <w:p w14:paraId="3A8FD1C2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.88</w:t>
            </w:r>
          </w:p>
        </w:tc>
      </w:tr>
      <w:tr w:rsidR="00391DBF" w14:paraId="1EB47761" w14:textId="77777777" w:rsidTr="00AE3A61">
        <w:trPr>
          <w:trHeight w:val="312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46EA88BF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E8CF263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955" w:type="dxa"/>
            <w:tcBorders>
              <w:top w:val="nil"/>
              <w:left w:val="nil"/>
              <w:bottom w:val="nil"/>
              <w:right w:val="nil"/>
            </w:tcBorders>
          </w:tcPr>
          <w:p w14:paraId="703B8220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740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</w:tcPr>
          <w:p w14:paraId="35FBEE60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0546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14:paraId="1CF4B052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344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721CEC4A" w14:textId="77777777" w:rsidR="00391DBF" w:rsidRDefault="00391DBF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5630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5AA1BD0E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09DEAAC4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496" w:type="dxa"/>
            <w:tcBorders>
              <w:top w:val="nil"/>
              <w:left w:val="nil"/>
              <w:bottom w:val="nil"/>
              <w:right w:val="nil"/>
            </w:tcBorders>
          </w:tcPr>
          <w:p w14:paraId="3E49CB2A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single" w:sz="6" w:space="0" w:color="auto"/>
            </w:tcBorders>
          </w:tcPr>
          <w:p w14:paraId="3003D94F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391DBF" w14:paraId="08620D43" w14:textId="77777777" w:rsidTr="00AE3A61">
        <w:trPr>
          <w:trHeight w:val="312"/>
        </w:trPr>
        <w:tc>
          <w:tcPr>
            <w:tcW w:w="6014" w:type="dxa"/>
            <w:gridSpan w:val="5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</w:tcPr>
          <w:p w14:paraId="0C548940" w14:textId="77777777" w:rsidR="00391DBF" w:rsidRDefault="00391DBF" w:rsidP="00AE3A61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Mantel-</w:t>
            </w:r>
            <w:proofErr w:type="spellStart"/>
            <w:r>
              <w:rPr>
                <w:rFonts w:ascii="Calibri" w:hAnsi="Calibri" w:cs="Calibri"/>
                <w:color w:val="000000"/>
                <w:sz w:val="24"/>
                <w:szCs w:val="24"/>
              </w:rPr>
              <w:t>Haenszel</w:t>
            </w:r>
            <w:proofErr w:type="spellEnd"/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 Chi-Square test of association, </w:t>
            </w:r>
            <w:r>
              <w:rPr>
                <w:rFonts w:ascii="Calibri" w:hAnsi="Calibri" w:cs="Calibri"/>
                <w:i/>
                <w:iCs/>
                <w:color w:val="000000"/>
                <w:sz w:val="24"/>
                <w:szCs w:val="24"/>
              </w:rPr>
              <w:t>P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>-value: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2221AE4" w14:textId="77777777" w:rsidR="00391DBF" w:rsidRDefault="00391DBF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4.5E-49</w:t>
            </w:r>
          </w:p>
        </w:tc>
        <w:tc>
          <w:tcPr>
            <w:tcW w:w="45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16E70FA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4F0D99F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49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6D98872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</w:tcPr>
          <w:p w14:paraId="52545587" w14:textId="77777777" w:rsidR="00391DBF" w:rsidRDefault="00391DBF" w:rsidP="00AE3A61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</w:tbl>
    <w:p w14:paraId="0E41E54B" w14:textId="77777777" w:rsidR="00111B94" w:rsidRDefault="00111B94"/>
    <w:tbl>
      <w:tblPr>
        <w:tblW w:w="0" w:type="auto"/>
        <w:tblInd w:w="78" w:type="dxa"/>
        <w:tblLayout w:type="fixed"/>
        <w:tblLook w:val="0000" w:firstRow="0" w:lastRow="0" w:firstColumn="0" w:lastColumn="0" w:noHBand="0" w:noVBand="0"/>
      </w:tblPr>
      <w:tblGrid>
        <w:gridCol w:w="1650"/>
        <w:gridCol w:w="990"/>
        <w:gridCol w:w="955"/>
        <w:gridCol w:w="1210"/>
        <w:gridCol w:w="1209"/>
        <w:gridCol w:w="1486"/>
        <w:gridCol w:w="450"/>
        <w:gridCol w:w="720"/>
        <w:gridCol w:w="496"/>
        <w:gridCol w:w="944"/>
      </w:tblGrid>
      <w:tr w:rsidR="007A408A" w14:paraId="4B0A2039" w14:textId="77777777" w:rsidTr="007A408A">
        <w:trPr>
          <w:trHeight w:val="312"/>
        </w:trPr>
        <w:tc>
          <w:tcPr>
            <w:tcW w:w="1650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</w:tcPr>
          <w:p w14:paraId="00B58336" w14:textId="77777777" w:rsidR="007A408A" w:rsidRPr="00F039FB" w:rsidRDefault="007A408A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039FB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>Finnish data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E775847" w14:textId="77777777" w:rsidR="007A408A" w:rsidRDefault="007A408A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470" w:type="dxa"/>
            <w:gridSpan w:val="8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</w:tcPr>
          <w:p w14:paraId="6E97A7B8" w14:textId="24B1003D" w:rsidR="007A408A" w:rsidRDefault="007A408A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GSE4045, 8 serrated vs. 29 conventional tumors, </w:t>
            </w:r>
            <w:r>
              <w:rPr>
                <w:rFonts w:ascii="Calibri" w:hAnsi="Calibri" w:cs="Calibri"/>
                <w:i/>
                <w:iCs/>
                <w:color w:val="000000"/>
                <w:sz w:val="24"/>
                <w:szCs w:val="24"/>
              </w:rPr>
              <w:t>P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>&lt;</w:t>
            </w:r>
            <w:proofErr w:type="gramStart"/>
            <w:r>
              <w:rPr>
                <w:rFonts w:ascii="Calibri" w:hAnsi="Calibri" w:cs="Calibri"/>
                <w:color w:val="000000"/>
                <w:sz w:val="24"/>
                <w:szCs w:val="24"/>
              </w:rPr>
              <w:t>.01</w:t>
            </w:r>
            <w:proofErr w:type="gramEnd"/>
            <w:r>
              <w:rPr>
                <w:rFonts w:ascii="Calibri" w:hAnsi="Calibri" w:cs="Calibri"/>
                <w:color w:val="000000"/>
                <w:sz w:val="24"/>
                <w:szCs w:val="24"/>
              </w:rPr>
              <w:t>, FC&gt;1.3</w:t>
            </w:r>
          </w:p>
        </w:tc>
      </w:tr>
      <w:tr w:rsidR="0098120B" w14:paraId="03E9D225" w14:textId="77777777" w:rsidTr="007A408A">
        <w:trPr>
          <w:trHeight w:val="326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29C35BD2" w14:textId="77777777" w:rsidR="0098120B" w:rsidRDefault="0098120B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6A64E3F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55" w:type="dxa"/>
            <w:tcBorders>
              <w:top w:val="nil"/>
              <w:left w:val="nil"/>
              <w:bottom w:val="nil"/>
              <w:right w:val="nil"/>
            </w:tcBorders>
          </w:tcPr>
          <w:p w14:paraId="7514A13F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up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</w:tcPr>
          <w:p w14:paraId="337AF057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neither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14:paraId="0E62F63A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down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058CC087" w14:textId="77777777" w:rsidR="0098120B" w:rsidRDefault="0098120B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03C2AA07" w14:textId="77777777" w:rsidR="0098120B" w:rsidRDefault="0098120B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gridSpan w:val="3"/>
            <w:tcBorders>
              <w:top w:val="nil"/>
              <w:left w:val="nil"/>
              <w:bottom w:val="nil"/>
              <w:right w:val="single" w:sz="6" w:space="0" w:color="auto"/>
            </w:tcBorders>
          </w:tcPr>
          <w:p w14:paraId="4F0EC008" w14:textId="6879F7DC" w:rsidR="0098120B" w:rsidRDefault="0098120B" w:rsidP="0098120B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Observed/Expected</w:t>
            </w:r>
          </w:p>
        </w:tc>
      </w:tr>
      <w:tr w:rsidR="00AD1CD9" w14:paraId="62CA86CC" w14:textId="77777777" w:rsidTr="00AD1CD9">
        <w:trPr>
          <w:trHeight w:val="312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3C2F83BF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Cdx2 by </w:t>
            </w:r>
            <w:proofErr w:type="spellStart"/>
            <w:r>
              <w:rPr>
                <w:rFonts w:ascii="Calibri" w:hAnsi="Calibri" w:cs="Calibri"/>
                <w:color w:val="000000"/>
                <w:sz w:val="24"/>
                <w:szCs w:val="24"/>
              </w:rPr>
              <w:t>Braf</w:t>
            </w:r>
            <w:proofErr w:type="spellEnd"/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5DE19F8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up</w:t>
            </w:r>
          </w:p>
        </w:tc>
        <w:tc>
          <w:tcPr>
            <w:tcW w:w="95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</w:tcPr>
          <w:p w14:paraId="349701EE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21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031E234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879</w:t>
            </w:r>
          </w:p>
        </w:tc>
        <w:tc>
          <w:tcPr>
            <w:tcW w:w="1209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</w:tcPr>
          <w:p w14:paraId="34BF9718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35144205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970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65358C89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</w:tcPr>
          <w:p w14:paraId="525D51FD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.26</w:t>
            </w:r>
          </w:p>
        </w:tc>
        <w:tc>
          <w:tcPr>
            <w:tcW w:w="49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11F382A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single" w:sz="12" w:space="0" w:color="auto"/>
              <w:left w:val="nil"/>
              <w:bottom w:val="nil"/>
              <w:right w:val="single" w:sz="6" w:space="0" w:color="auto"/>
            </w:tcBorders>
          </w:tcPr>
          <w:p w14:paraId="05BA9A9F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0.40</w:t>
            </w:r>
          </w:p>
        </w:tc>
      </w:tr>
      <w:tr w:rsidR="00AD1CD9" w14:paraId="344B7B97" w14:textId="77777777" w:rsidTr="00AD1CD9">
        <w:trPr>
          <w:trHeight w:val="312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0EA2336D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interactio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F9BA4FA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neither</w:t>
            </w:r>
          </w:p>
        </w:tc>
        <w:tc>
          <w:tcPr>
            <w:tcW w:w="955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1114F67F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241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</w:tcPr>
          <w:p w14:paraId="6C411A5C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8417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189D2C6B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623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60BDB50C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9281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68D785B1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2F30CC91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496" w:type="dxa"/>
            <w:tcBorders>
              <w:top w:val="nil"/>
              <w:left w:val="nil"/>
              <w:bottom w:val="nil"/>
              <w:right w:val="nil"/>
            </w:tcBorders>
          </w:tcPr>
          <w:p w14:paraId="7E24946A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single" w:sz="6" w:space="0" w:color="auto"/>
            </w:tcBorders>
          </w:tcPr>
          <w:p w14:paraId="5C5E9A1F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AD1CD9" w14:paraId="4AC17857" w14:textId="77777777" w:rsidTr="00AD1CD9">
        <w:trPr>
          <w:trHeight w:val="326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4ED13203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i/>
                <w:iCs/>
                <w:color w:val="000000"/>
                <w:sz w:val="24"/>
                <w:szCs w:val="24"/>
              </w:rPr>
              <w:t>P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>&lt;.01, FC&gt;1.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A7874FB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down</w:t>
            </w:r>
          </w:p>
        </w:tc>
        <w:tc>
          <w:tcPr>
            <w:tcW w:w="955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</w:tcPr>
          <w:p w14:paraId="0A2C9D80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CA2E295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424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p w14:paraId="3FDB58FA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5CF1498F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476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2F9FCB84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</w:tcPr>
          <w:p w14:paraId="204F5541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.12</w:t>
            </w:r>
          </w:p>
        </w:tc>
        <w:tc>
          <w:tcPr>
            <w:tcW w:w="49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E867156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single" w:sz="12" w:space="0" w:color="auto"/>
              <w:right w:val="single" w:sz="6" w:space="0" w:color="auto"/>
            </w:tcBorders>
          </w:tcPr>
          <w:p w14:paraId="26B6B81A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.19</w:t>
            </w:r>
          </w:p>
        </w:tc>
      </w:tr>
      <w:tr w:rsidR="00AD1CD9" w14:paraId="791FB5E8" w14:textId="77777777" w:rsidTr="00AD1CD9">
        <w:trPr>
          <w:trHeight w:val="312"/>
        </w:trPr>
        <w:tc>
          <w:tcPr>
            <w:tcW w:w="1650" w:type="dxa"/>
            <w:tcBorders>
              <w:top w:val="nil"/>
              <w:left w:val="single" w:sz="6" w:space="0" w:color="auto"/>
              <w:bottom w:val="nil"/>
              <w:right w:val="nil"/>
            </w:tcBorders>
          </w:tcPr>
          <w:p w14:paraId="7B32729A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9636558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955" w:type="dxa"/>
            <w:tcBorders>
              <w:top w:val="nil"/>
              <w:left w:val="nil"/>
              <w:bottom w:val="nil"/>
              <w:right w:val="nil"/>
            </w:tcBorders>
          </w:tcPr>
          <w:p w14:paraId="5533D448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323</w:t>
            </w:r>
          </w:p>
        </w:tc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</w:tcPr>
          <w:p w14:paraId="4063BCE7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9720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</w:tcPr>
          <w:p w14:paraId="4D52AF3A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684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</w:tcPr>
          <w:p w14:paraId="78191E95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0727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</w:tcPr>
          <w:p w14:paraId="76B72426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6AF2C6E7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496" w:type="dxa"/>
            <w:tcBorders>
              <w:top w:val="nil"/>
              <w:left w:val="nil"/>
              <w:bottom w:val="nil"/>
              <w:right w:val="nil"/>
            </w:tcBorders>
          </w:tcPr>
          <w:p w14:paraId="7EC58AEB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single" w:sz="6" w:space="0" w:color="auto"/>
            </w:tcBorders>
          </w:tcPr>
          <w:p w14:paraId="7B6F5513" w14:textId="77777777" w:rsidR="00AD1CD9" w:rsidRDefault="00AD1CD9" w:rsidP="00CE6742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AD1CD9" w14:paraId="4C85F5FD" w14:textId="77777777" w:rsidTr="00AD1CD9">
        <w:trPr>
          <w:trHeight w:val="312"/>
        </w:trPr>
        <w:tc>
          <w:tcPr>
            <w:tcW w:w="6014" w:type="dxa"/>
            <w:gridSpan w:val="5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</w:tcPr>
          <w:p w14:paraId="509276CC" w14:textId="77777777" w:rsidR="00AD1CD9" w:rsidRDefault="00AD1CD9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Mantel-</w:t>
            </w:r>
            <w:proofErr w:type="spellStart"/>
            <w:r>
              <w:rPr>
                <w:rFonts w:ascii="Calibri" w:hAnsi="Calibri" w:cs="Calibri"/>
                <w:color w:val="000000"/>
                <w:sz w:val="24"/>
                <w:szCs w:val="24"/>
              </w:rPr>
              <w:t>Haenszel</w:t>
            </w:r>
            <w:proofErr w:type="spellEnd"/>
            <w:r>
              <w:rPr>
                <w:rFonts w:ascii="Calibri" w:hAnsi="Calibri" w:cs="Calibri"/>
                <w:color w:val="000000"/>
                <w:sz w:val="24"/>
                <w:szCs w:val="24"/>
              </w:rPr>
              <w:t xml:space="preserve"> Chi-Square test of association, </w:t>
            </w:r>
            <w:r>
              <w:rPr>
                <w:rFonts w:ascii="Calibri" w:hAnsi="Calibri" w:cs="Calibri"/>
                <w:i/>
                <w:iCs/>
                <w:color w:val="000000"/>
                <w:sz w:val="24"/>
                <w:szCs w:val="24"/>
              </w:rPr>
              <w:t>P</w:t>
            </w:r>
            <w:r>
              <w:rPr>
                <w:rFonts w:ascii="Calibri" w:hAnsi="Calibri" w:cs="Calibri"/>
                <w:color w:val="000000"/>
                <w:sz w:val="24"/>
                <w:szCs w:val="24"/>
              </w:rPr>
              <w:t>-value: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DE45125" w14:textId="77777777" w:rsidR="00AD1CD9" w:rsidRDefault="00AD1CD9" w:rsidP="00FD6BA4">
            <w:pPr>
              <w:autoSpaceDE w:val="0"/>
              <w:autoSpaceDN w:val="0"/>
              <w:adjustRightInd w:val="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  <w:sz w:val="24"/>
                <w:szCs w:val="24"/>
              </w:rPr>
              <w:t>1.4E-1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B09B488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E5FB92C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49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94F98D0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</w:tcPr>
          <w:p w14:paraId="5DA63682" w14:textId="77777777" w:rsidR="00AD1CD9" w:rsidRDefault="00AD1CD9">
            <w:pPr>
              <w:autoSpaceDE w:val="0"/>
              <w:autoSpaceDN w:val="0"/>
              <w:adjustRightInd w:val="0"/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</w:tbl>
    <w:p w14:paraId="4A3ABFCE" w14:textId="77777777" w:rsidR="00391DBF" w:rsidRDefault="00391DBF"/>
    <w:p w14:paraId="4ADD13F5" w14:textId="13B73440" w:rsidR="0024574E" w:rsidRDefault="00F039FB" w:rsidP="00F039FB">
      <w:r w:rsidRPr="00F039FB">
        <w:rPr>
          <w:rFonts w:ascii="Calibri" w:hAnsi="Calibri" w:cs="Calibri"/>
          <w:b/>
          <w:color w:val="000000"/>
          <w:sz w:val="24"/>
          <w:szCs w:val="24"/>
        </w:rPr>
        <w:t>TCGA data</w:t>
      </w:r>
      <w:r>
        <w:t xml:space="preserve">: </w:t>
      </w:r>
      <w:r w:rsidR="0024574E">
        <w:t>We downloaded Illumina Genome Analyzer mRNA-</w:t>
      </w:r>
      <w:proofErr w:type="spellStart"/>
      <w:r w:rsidR="0024574E">
        <w:t>seq</w:t>
      </w:r>
      <w:proofErr w:type="spellEnd"/>
      <w:r w:rsidR="0024574E">
        <w:t xml:space="preserve"> normalized reads for 263 primary colorectal adenocarcinoma tumors from Broad GDAC interfaces </w:t>
      </w:r>
      <w:r w:rsidR="001852F2">
        <w:t xml:space="preserve">to TCGA project data </w:t>
      </w:r>
      <w:r w:rsidR="0024574E">
        <w:t>(</w:t>
      </w:r>
      <w:hyperlink r:id="rId5" w:history="1">
        <w:r w:rsidR="0024574E" w:rsidRPr="003F6571">
          <w:rPr>
            <w:rStyle w:val="Hyperlink"/>
          </w:rPr>
          <w:t>https://gdac.broadinstitute.org/</w:t>
        </w:r>
      </w:hyperlink>
      <w:r w:rsidR="0024574E">
        <w:t xml:space="preserve">) as well as mutation data, which was available for </w:t>
      </w:r>
      <w:r w:rsidR="001C4F25">
        <w:t xml:space="preserve">212 of the samples. We divided the samples into 106 with above median CDX2 expression, 2 of which had BRAF V600E mutations (2%), and 106 with below median </w:t>
      </w:r>
      <w:r w:rsidR="00C00FE3">
        <w:t>expression</w:t>
      </w:r>
      <w:r w:rsidR="001C4F25">
        <w:t xml:space="preserve"> 18 of which had BRAF V600E mutations (17%, </w:t>
      </w:r>
      <w:r w:rsidR="001C4F25" w:rsidRPr="001C4F25">
        <w:rPr>
          <w:i/>
        </w:rPr>
        <w:t>P</w:t>
      </w:r>
      <w:r w:rsidR="001C4F25">
        <w:t>=0.0002, two-sided Fisher Exact Test).</w:t>
      </w:r>
      <w:r w:rsidR="00770B3F">
        <w:t xml:space="preserve"> After adding 1 to the normalized counts for each gene and log-transforming, we compared the 18 samples that had low CDX2 and V600E mutations to the 104 samples with high CDX2 that were not BRAF mutant, by two-sample T-tests, and selected genes as differing between the two groups if </w:t>
      </w:r>
      <w:r w:rsidR="00770B3F" w:rsidRPr="00770B3F">
        <w:rPr>
          <w:i/>
        </w:rPr>
        <w:t>P</w:t>
      </w:r>
      <w:r w:rsidR="00770B3F">
        <w:t xml:space="preserve"> for the test was less than 0.01, and if the fold-difference</w:t>
      </w:r>
      <w:r w:rsidR="006561D2">
        <w:t xml:space="preserve"> (“FC”)</w:t>
      </w:r>
      <w:r w:rsidR="00770B3F">
        <w:t xml:space="preserve"> in means was 1.3 or more (either up or down). </w:t>
      </w:r>
      <w:r w:rsidR="00770B3F" w:rsidRPr="00A34CFE">
        <w:t>This selected 6045 genes out of 20531 total genes</w:t>
      </w:r>
      <w:r w:rsidR="00391DBF" w:rsidRPr="00A34CFE">
        <w:t xml:space="preserve">.  We </w:t>
      </w:r>
      <w:r w:rsidR="006561D2" w:rsidRPr="00A34CFE">
        <w:t>computed the intersection of this selection to the similar selectio</w:t>
      </w:r>
      <w:r w:rsidR="006561D2">
        <w:t xml:space="preserve">n we had performed that ask for significant Cdx2 by </w:t>
      </w:r>
      <w:proofErr w:type="spellStart"/>
      <w:r w:rsidR="006561D2">
        <w:t>Braf</w:t>
      </w:r>
      <w:proofErr w:type="spellEnd"/>
      <w:r w:rsidR="006561D2">
        <w:t xml:space="preserve"> interactions in our mouse data, using only 1-to-1 best mouse to human homologs from NCBI </w:t>
      </w:r>
      <w:proofErr w:type="spellStart"/>
      <w:r w:rsidR="006561D2">
        <w:t>Homologene</w:t>
      </w:r>
      <w:proofErr w:type="spellEnd"/>
      <w:r w:rsidR="006561D2">
        <w:t xml:space="preserve"> build 68.</w:t>
      </w:r>
      <w:r w:rsidR="003F2FE4">
        <w:t xml:space="preserve">  The results are shown in the first table.  We observed an excess of genes found “up” in both data-sets as well as “down” in both data-sets as well as too few disagreements (</w:t>
      </w:r>
      <w:r w:rsidR="003F2FE4" w:rsidRPr="003F2FE4">
        <w:rPr>
          <w:i/>
        </w:rPr>
        <w:t>P</w:t>
      </w:r>
      <w:r w:rsidR="003F2FE4">
        <w:t>=4.5x10</w:t>
      </w:r>
      <w:r w:rsidR="003F2FE4" w:rsidRPr="00F45683">
        <w:rPr>
          <w:sz w:val="28"/>
          <w:szCs w:val="28"/>
          <w:vertAlign w:val="superscript"/>
        </w:rPr>
        <w:t>-49</w:t>
      </w:r>
      <w:r w:rsidR="003F2FE4">
        <w:t>, Mantel-</w:t>
      </w:r>
      <w:proofErr w:type="spellStart"/>
      <w:r w:rsidR="003F2FE4">
        <w:t>Haenszel</w:t>
      </w:r>
      <w:proofErr w:type="spellEnd"/>
      <w:r w:rsidR="003F2FE4">
        <w:t xml:space="preserve"> Chi-Square test of association).  The identities of all the genes in the intersections, their </w:t>
      </w:r>
      <w:r w:rsidR="003F2FE4" w:rsidRPr="003F2FE4">
        <w:rPr>
          <w:i/>
        </w:rPr>
        <w:t>P</w:t>
      </w:r>
      <w:r w:rsidR="003F2FE4">
        <w:t xml:space="preserve">-values, and fold-changes, can be obtained from our supplementary file in </w:t>
      </w:r>
      <w:r w:rsidR="003450C9">
        <w:t xml:space="preserve">NCBI’s </w:t>
      </w:r>
      <w:r w:rsidR="003F2FE4">
        <w:t>GEO series GSE84650.</w:t>
      </w:r>
    </w:p>
    <w:p w14:paraId="1E537AD8" w14:textId="7663448F" w:rsidR="00BB0B5F" w:rsidRDefault="00F039FB" w:rsidP="00F039FB">
      <w:r w:rsidRPr="00F039FB">
        <w:rPr>
          <w:rFonts w:ascii="Calibri" w:hAnsi="Calibri" w:cs="Calibri"/>
          <w:b/>
          <w:color w:val="000000"/>
          <w:sz w:val="24"/>
          <w:szCs w:val="24"/>
        </w:rPr>
        <w:t>Finnish data</w:t>
      </w:r>
      <w:r>
        <w:t xml:space="preserve">: </w:t>
      </w:r>
      <w:r w:rsidR="00BB0B5F">
        <w:t>We obtained expression data for 8 serrated and 29 conventional colorectal cancers from GEO series GSE4045</w:t>
      </w:r>
      <w:r w:rsidR="00F64A04">
        <w:t xml:space="preserve"> </w:t>
      </w:r>
      <w:r w:rsidR="00F64A04">
        <w:fldChar w:fldCharType="begin">
          <w:fldData xml:space="preserve">PEVuZE5vdGU+PENpdGU+PEF1dGhvcj5MYWlobzwvQXV0aG9yPjxZZWFyPjIwMDc8L1llYXI+PFJl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</w:fldData>
        </w:fldChar>
      </w:r>
      <w:r w:rsidR="00F64A04">
        <w:instrText xml:space="preserve"> ADDIN EN.CITE </w:instrText>
      </w:r>
      <w:r w:rsidR="00F64A04">
        <w:fldChar w:fldCharType="begin">
          <w:fldData xml:space="preserve">PEVuZE5vdGU+PENpdGU+PEF1dGhvcj5MYWlobzwvQXV0aG9yPjxZZWFyPjIwMDc8L1llYXI+PFJl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</w:fldData>
        </w:fldChar>
      </w:r>
      <w:r w:rsidR="00F64A04">
        <w:instrText xml:space="preserve"> ADDIN EN.CITE.DATA </w:instrText>
      </w:r>
      <w:r w:rsidR="00F64A04">
        <w:fldChar w:fldCharType="end"/>
      </w:r>
      <w:r w:rsidR="00F64A04">
        <w:fldChar w:fldCharType="separate"/>
      </w:r>
      <w:r w:rsidR="00F64A04">
        <w:rPr>
          <w:noProof/>
        </w:rPr>
        <w:t>(</w:t>
      </w:r>
      <w:hyperlink w:anchor="_ENREF_1" w:tooltip="Laiho, 2007 #47" w:history="1">
        <w:r w:rsidR="00F64A04">
          <w:rPr>
            <w:noProof/>
          </w:rPr>
          <w:t>Laiho et al. 2007</w:t>
        </w:r>
      </w:hyperlink>
      <w:r w:rsidR="00F64A04">
        <w:rPr>
          <w:noProof/>
        </w:rPr>
        <w:t>)</w:t>
      </w:r>
      <w:r w:rsidR="00F64A04">
        <w:fldChar w:fldCharType="end"/>
      </w:r>
      <w:r w:rsidR="00BB0B5F">
        <w:t xml:space="preserve">, which were assayed with </w:t>
      </w:r>
      <w:proofErr w:type="spellStart"/>
      <w:r w:rsidR="00BB0B5F">
        <w:t>Affymetrix</w:t>
      </w:r>
      <w:proofErr w:type="spellEnd"/>
      <w:r w:rsidR="00BB0B5F">
        <w:t xml:space="preserve"> HG_U133A arrays, and log-transformed the data after adding 1 to each probe-set’s estimated expression. We compared the two groups using two-sample T-tests and again selected probe-sets that gave P&lt;0.01 and fold-changes of at least 1.3</w:t>
      </w:r>
      <w:r w:rsidR="00BB0B5F" w:rsidRPr="00A34CFE">
        <w:t>, yielding 1442 selecte</w:t>
      </w:r>
      <w:r w:rsidR="00F45683" w:rsidRPr="00A34CFE">
        <w:t>d probe-sets out of 22283 total</w:t>
      </w:r>
      <w:r w:rsidR="001852F2" w:rsidRPr="00A34CFE">
        <w:t xml:space="preserve"> (representing 12468 distinct human genes)</w:t>
      </w:r>
      <w:r w:rsidR="00F45683" w:rsidRPr="00A34CFE">
        <w:t>.</w:t>
      </w:r>
      <w:r w:rsidR="00F45683">
        <w:t xml:space="preserve"> We </w:t>
      </w:r>
      <w:r w:rsidR="001852F2">
        <w:t>a</w:t>
      </w:r>
      <w:r w:rsidR="00F45683">
        <w:t>gain joined to our mouse data using 1-to-1 best homologs and computed the intersections as shown in the second table, which were again</w:t>
      </w:r>
      <w:r w:rsidR="001852F2">
        <w:t xml:space="preserve"> significantly </w:t>
      </w:r>
      <w:r w:rsidR="00F45683">
        <w:t>better than expected by chance (</w:t>
      </w:r>
      <w:r w:rsidR="00F45683" w:rsidRPr="003F2FE4">
        <w:rPr>
          <w:i/>
        </w:rPr>
        <w:t>P</w:t>
      </w:r>
      <w:r w:rsidR="00F45683">
        <w:t>=1.4x10</w:t>
      </w:r>
      <w:r w:rsidR="00F45683">
        <w:rPr>
          <w:sz w:val="28"/>
          <w:szCs w:val="28"/>
          <w:vertAlign w:val="superscript"/>
        </w:rPr>
        <w:t>-11</w:t>
      </w:r>
      <w:r w:rsidR="00F45683">
        <w:t>).  Details are available from our GEO series.</w:t>
      </w:r>
    </w:p>
    <w:p w14:paraId="039C65F9" w14:textId="77777777" w:rsidR="001852F2" w:rsidRDefault="001852F2" w:rsidP="001852F2">
      <w:pPr>
        <w:ind w:firstLine="720"/>
      </w:pPr>
    </w:p>
    <w:p w14:paraId="2200A919" w14:textId="22943D9F" w:rsidR="001852F2" w:rsidRPr="001852F2" w:rsidRDefault="001852F2" w:rsidP="00831C5D">
      <w:pPr>
        <w:rPr>
          <w:sz w:val="20"/>
          <w:szCs w:val="20"/>
        </w:rPr>
      </w:pPr>
    </w:p>
    <w:sectPr w:rsidR="001852F2" w:rsidRPr="001852F2" w:rsidSect="00AD1CD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ttvzewwb5z0suew5vcx995bfde0z2rdxrr0&quot;&gt;SAC_Cdx2Braf&lt;record-ids&gt;&lt;item&gt;47&lt;/item&gt;&lt;/record-ids&gt;&lt;/item&gt;&lt;/Libraries&gt;"/>
  </w:docVars>
  <w:rsids>
    <w:rsidRoot w:val="00AD1CD9"/>
    <w:rsid w:val="0005326A"/>
    <w:rsid w:val="000C7A53"/>
    <w:rsid w:val="00111B94"/>
    <w:rsid w:val="001852F2"/>
    <w:rsid w:val="001C4F25"/>
    <w:rsid w:val="00211C92"/>
    <w:rsid w:val="00235CC2"/>
    <w:rsid w:val="0024574E"/>
    <w:rsid w:val="00253EC8"/>
    <w:rsid w:val="002671CE"/>
    <w:rsid w:val="00297036"/>
    <w:rsid w:val="003013E7"/>
    <w:rsid w:val="003450C9"/>
    <w:rsid w:val="00370E43"/>
    <w:rsid w:val="00391DBF"/>
    <w:rsid w:val="003F2FE4"/>
    <w:rsid w:val="00466CA2"/>
    <w:rsid w:val="0050796C"/>
    <w:rsid w:val="00535AAD"/>
    <w:rsid w:val="006561D2"/>
    <w:rsid w:val="00744215"/>
    <w:rsid w:val="00770B3F"/>
    <w:rsid w:val="007A2EF7"/>
    <w:rsid w:val="007A408A"/>
    <w:rsid w:val="00831C5D"/>
    <w:rsid w:val="0098120B"/>
    <w:rsid w:val="009B652B"/>
    <w:rsid w:val="009C7E61"/>
    <w:rsid w:val="00A34CFE"/>
    <w:rsid w:val="00AD1CD9"/>
    <w:rsid w:val="00AE3A61"/>
    <w:rsid w:val="00B72BC7"/>
    <w:rsid w:val="00BB0B5F"/>
    <w:rsid w:val="00C00FE3"/>
    <w:rsid w:val="00C32FEF"/>
    <w:rsid w:val="00C471AB"/>
    <w:rsid w:val="00C608C7"/>
    <w:rsid w:val="00CE6742"/>
    <w:rsid w:val="00D871F4"/>
    <w:rsid w:val="00EC22EA"/>
    <w:rsid w:val="00F039FB"/>
    <w:rsid w:val="00F45683"/>
    <w:rsid w:val="00F64A04"/>
    <w:rsid w:val="00FD6B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7D2B4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4574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608C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2EF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2EF7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4574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608C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2EF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2EF7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gdac.broadinstitute.org/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11</Words>
  <Characters>2914</Characters>
  <Application>Microsoft Macintosh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4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rk</dc:creator>
  <cp:lastModifiedBy>LSA User</cp:lastModifiedBy>
  <cp:revision>6</cp:revision>
  <cp:lastPrinted>2016-11-30T21:16:00Z</cp:lastPrinted>
  <dcterms:created xsi:type="dcterms:W3CDTF">2016-11-30T21:16:00Z</dcterms:created>
  <dcterms:modified xsi:type="dcterms:W3CDTF">2016-12-28T15:57:00Z</dcterms:modified>
</cp:coreProperties>
</file>